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87E51" w:rsidRDefault="00EC6578">
      <w:r w:rsidRPr="00EC6578">
        <w:t xml:space="preserve">La cultura normativa del </w:t>
      </w:r>
      <w:proofErr w:type="spellStart"/>
      <w:r w:rsidRPr="00EC6578">
        <w:rPr>
          <w:i/>
        </w:rPr>
        <w:t>ius</w:t>
      </w:r>
      <w:proofErr w:type="spellEnd"/>
      <w:r w:rsidRPr="00EC6578">
        <w:rPr>
          <w:i/>
        </w:rPr>
        <w:t xml:space="preserve"> </w:t>
      </w:r>
      <w:proofErr w:type="spellStart"/>
      <w:r w:rsidRPr="00EC6578">
        <w:rPr>
          <w:i/>
        </w:rPr>
        <w:t>commune</w:t>
      </w:r>
      <w:proofErr w:type="spellEnd"/>
      <w:r w:rsidRPr="00EC6578">
        <w:t xml:space="preserve"> indicaba que dios era la fuente de toda </w:t>
      </w:r>
      <w:proofErr w:type="spellStart"/>
      <w:r>
        <w:rPr>
          <w:i/>
        </w:rPr>
        <w:t>iurisdictio</w:t>
      </w:r>
      <w:proofErr w:type="spellEnd"/>
      <w:r>
        <w:t xml:space="preserve">, por la cual se había otorgado </w:t>
      </w:r>
      <w:proofErr w:type="spellStart"/>
      <w:r>
        <w:rPr>
          <w:i/>
        </w:rPr>
        <w:t>auctoritas</w:t>
      </w:r>
      <w:proofErr w:type="spellEnd"/>
      <w:r>
        <w:t xml:space="preserve"> a los pontífices y príncipes para juzgar y gobernar. En el caso del monarca se denominaba majestad, sinónimo de </w:t>
      </w:r>
      <w:proofErr w:type="spellStart"/>
      <w:r>
        <w:rPr>
          <w:i/>
        </w:rPr>
        <w:t>potestas</w:t>
      </w:r>
      <w:proofErr w:type="spellEnd"/>
      <w:r>
        <w:t>, con la cual se le habilitaba para hacer uso del castigo para ser temido</w:t>
      </w:r>
      <w:r w:rsidR="0009453C">
        <w:t xml:space="preserve"> por los malvados</w:t>
      </w:r>
      <w:r>
        <w:t xml:space="preserve"> y de la misericordia para ser amado</w:t>
      </w:r>
      <w:r w:rsidR="0009453C">
        <w:t xml:space="preserve"> por los súbditos</w:t>
      </w:r>
      <w:r>
        <w:t>.</w:t>
      </w:r>
      <w:r w:rsidR="0009453C">
        <w:rPr>
          <w:rStyle w:val="Refdenotaalpie"/>
        </w:rPr>
        <w:footnoteReference w:id="1"/>
      </w:r>
      <w:r w:rsidR="0009453C">
        <w:t xml:space="preserve"> </w:t>
      </w:r>
      <w:r>
        <w:t xml:space="preserve"> </w:t>
      </w:r>
      <w:r w:rsidR="00EB4BE4">
        <w:t xml:space="preserve">En este sentido, el conceder indultos era “una de las </w:t>
      </w:r>
      <w:proofErr w:type="spellStart"/>
      <w:r w:rsidR="00EB4BE4">
        <w:t>mas</w:t>
      </w:r>
      <w:proofErr w:type="spellEnd"/>
      <w:r w:rsidR="00EB4BE4">
        <w:t xml:space="preserve"> preciosas Regalías que adornan la corona de los Soberanos,” ya que </w:t>
      </w:r>
      <w:r w:rsidR="00EB4BE4">
        <w:t>era el temor a la espada lo que hacía agradecer la clemencia, cuando el rey o sus delegados pudiendo castigar justificadamente no lo hacía estaban demo</w:t>
      </w:r>
      <w:r w:rsidR="00EB4BE4">
        <w:t>strando la grandeza del poder del rey.</w:t>
      </w:r>
      <w:r w:rsidR="00EB4BE4">
        <w:rPr>
          <w:rStyle w:val="Refdenotaalpie"/>
        </w:rPr>
        <w:footnoteReference w:id="2"/>
      </w:r>
      <w:r w:rsidR="00642758">
        <w:t xml:space="preserve"> Es por lo tanto pertinente considerar que la clemencia formaba parte de la misma entidad real y que de otra manera, un rey carente de misericordia, ya no se consideraba como un gobierno justo sino tiránico. La consideración de la </w:t>
      </w:r>
      <w:r w:rsidR="00587E51">
        <w:t xml:space="preserve">historiografía </w:t>
      </w:r>
      <w:proofErr w:type="spellStart"/>
      <w:r w:rsidR="00587E51">
        <w:t>hispanoamericanista</w:t>
      </w:r>
      <w:proofErr w:type="spellEnd"/>
      <w:r w:rsidR="00587E51">
        <w:t>, hasta hace relativamente pocas décadas, denominaba al dominio castellano en América como una tiranía, incluso tildó de “despótica” la etapa reformista de Carlos III y Carlos IV. ¿Se trataba entonces de gobiernos inclementes? ¿Estaban tan ceñidos por el interés peninsular del fortalecimiento de la monarquía que olvidaron la misericordia debida con las provincias americanas? El propósito de este apartado consiste tan solo en preparar la posible resolución de tales cuestionamientos</w:t>
      </w:r>
      <w:r w:rsidR="00D06DAB">
        <w:t xml:space="preserve"> desde la identificación de la vinculación semántica entre clemencia, poder y autoridad regia en la cultura normativa aún vigente </w:t>
      </w:r>
      <w:r w:rsidR="00674651">
        <w:t>durante</w:t>
      </w:r>
      <w:r w:rsidR="00D06DAB">
        <w:t xml:space="preserve"> el siglo XVIII.</w:t>
      </w:r>
    </w:p>
    <w:p w:rsidR="00642758" w:rsidRDefault="00642758">
      <w:r>
        <w:t xml:space="preserve">Los latinajos utilizados </w:t>
      </w:r>
      <w:r w:rsidR="00A261FE">
        <w:t>al inicio</w:t>
      </w:r>
      <w:r>
        <w:t xml:space="preserve"> </w:t>
      </w:r>
      <w:r w:rsidR="00A261FE">
        <w:t>d</w:t>
      </w:r>
      <w:r>
        <w:t>el párrafo anterior no tiene</w:t>
      </w:r>
      <w:r w:rsidR="00587E51">
        <w:t xml:space="preserve">n una intencionalidad de mera </w:t>
      </w:r>
      <w:r>
        <w:t>retórica, pretenden llamar la atención acerca del origen medieval (</w:t>
      </w:r>
      <w:proofErr w:type="spellStart"/>
      <w:r>
        <w:rPr>
          <w:i/>
        </w:rPr>
        <w:t>ius</w:t>
      </w:r>
      <w:proofErr w:type="spellEnd"/>
      <w:r>
        <w:rPr>
          <w:i/>
        </w:rPr>
        <w:t xml:space="preserve"> </w:t>
      </w:r>
      <w:proofErr w:type="spellStart"/>
      <w:r>
        <w:rPr>
          <w:i/>
        </w:rPr>
        <w:t>commune</w:t>
      </w:r>
      <w:proofErr w:type="spellEnd"/>
      <w:r>
        <w:t>) de la diferenciación entre autoridad y potestad</w:t>
      </w:r>
      <w:r w:rsidR="002D49F0">
        <w:t>, componentes del poder político (</w:t>
      </w:r>
      <w:proofErr w:type="spellStart"/>
      <w:r w:rsidR="002D49F0">
        <w:rPr>
          <w:i/>
        </w:rPr>
        <w:t>iurisdiction</w:t>
      </w:r>
      <w:proofErr w:type="spellEnd"/>
      <w:r w:rsidR="002D49F0">
        <w:t>)</w:t>
      </w:r>
      <w:r>
        <w:t>.</w:t>
      </w:r>
      <w:r>
        <w:rPr>
          <w:rStyle w:val="Refdenotaalpie"/>
        </w:rPr>
        <w:footnoteReference w:id="3"/>
      </w:r>
      <w:r>
        <w:t xml:space="preserve"> </w:t>
      </w:r>
      <w:r w:rsidR="005636B2">
        <w:t xml:space="preserve">El </w:t>
      </w:r>
      <w:r>
        <w:t>traer a colación una dicotomía de la Edad Media a una investigación del siglo XVIII americano</w:t>
      </w:r>
      <w:r w:rsidR="005636B2">
        <w:t xml:space="preserve"> se sustenta </w:t>
      </w:r>
      <w:r w:rsidR="005636B2">
        <w:lastRenderedPageBreak/>
        <w:t>en que, a</w:t>
      </w:r>
      <w:r>
        <w:t xml:space="preserve">unque el mundo hispánico dieciochesco, en particular desde el reinado de Carlos III, se caracterizó como un periodo de </w:t>
      </w:r>
      <w:r w:rsidR="005636B2">
        <w:t>trasformación</w:t>
      </w:r>
      <w:r>
        <w:t xml:space="preserve"> administrativa, la discusión ideológica</w:t>
      </w:r>
      <w:r w:rsidR="005636B2">
        <w:t xml:space="preserve"> de los ilustrado,</w:t>
      </w:r>
      <w:r>
        <w:t xml:space="preserve"> que se ha considerado aneja al reformismo</w:t>
      </w:r>
      <w:r w:rsidR="005636B2">
        <w:t>,</w:t>
      </w:r>
      <w:r>
        <w:t xml:space="preserve"> no planteó cambios radicales al régimen jurídico tradicional y pluralista de la monarquía. </w:t>
      </w:r>
      <w:r w:rsidR="005636B2">
        <w:t>Las</w:t>
      </w:r>
      <w:r>
        <w:t xml:space="preserve"> modificaciones </w:t>
      </w:r>
      <w:r w:rsidR="005636B2">
        <w:t xml:space="preserve">planteadas </w:t>
      </w:r>
      <w:r>
        <w:t>al orden jurídico-político tradicional se llevaron avante cautelosamente, sin cuestionar el origen divino de la “constitución histórica” de la monarquía</w:t>
      </w:r>
      <w:r w:rsidR="005636B2">
        <w:t>, ni su sustento en una sociedad estamental, así como se concibió un “derecho patrio” que pretendía ratificar la tradición antes que propender por la innovación</w:t>
      </w:r>
      <w:r>
        <w:t>. Al respecto, Pedro Ruíz Torres ha señalado que los ilustrados reformistas pretendieron reforzar el poder soberano del monarca controlando el ejercicio de las facultades delegadas en las autoridades regias, una dinámica que Carlos Garriga ha denominado como la “</w:t>
      </w:r>
      <w:proofErr w:type="spellStart"/>
      <w:r>
        <w:t>administrativización</w:t>
      </w:r>
      <w:proofErr w:type="spellEnd"/>
      <w:r>
        <w:t xml:space="preserve"> de la monarquía;”</w:t>
      </w:r>
      <w:r>
        <w:rPr>
          <w:rStyle w:val="Refdenotaalpie"/>
        </w:rPr>
        <w:footnoteReference w:id="4"/>
      </w:r>
      <w:r>
        <w:t xml:space="preserve"> sin embargo, tal pretensión tuvo menos impacto en España que en otras naciones europeas</w:t>
      </w:r>
      <w:r w:rsidR="00DF2BAF">
        <w:t>.</w:t>
      </w:r>
      <w:r>
        <w:t xml:space="preserve"> </w:t>
      </w:r>
      <w:r w:rsidR="00DF2BAF">
        <w:t>S</w:t>
      </w:r>
      <w:r>
        <w:t>egún</w:t>
      </w:r>
      <w:r w:rsidR="0042617C">
        <w:t xml:space="preserve"> Ruíz Torres: “A</w:t>
      </w:r>
      <w:r>
        <w:t>quí la impronta jurisdiccional continuó siendo muy manifiesta […] De ahí el corto avance en el sentido de una monarquía administrativa y centralizada y la fuerte impronta jurisdiccional que siguió manifestándose en la Constitución de 1812.”</w:t>
      </w:r>
      <w:r>
        <w:rPr>
          <w:rStyle w:val="Refdenotaalpie"/>
        </w:rPr>
        <w:footnoteReference w:id="5"/>
      </w:r>
    </w:p>
    <w:p w:rsidR="00DF2BAF" w:rsidRPr="00474F59" w:rsidRDefault="006F51CC">
      <w:r>
        <w:t xml:space="preserve">Teniendo en cuenta el limitado efecto de la </w:t>
      </w:r>
      <w:r w:rsidR="00377404">
        <w:t xml:space="preserve">cultura ilustrada en el ordenamiento jurídico-político de la monarquía, por lo menos antes de la crisis de 1808, es posible concebir que durante el siglo XVIII se mantuvo vigente la concepción de la </w:t>
      </w:r>
      <w:proofErr w:type="spellStart"/>
      <w:r w:rsidR="00377404">
        <w:rPr>
          <w:i/>
        </w:rPr>
        <w:t>iurisdictio</w:t>
      </w:r>
      <w:proofErr w:type="spellEnd"/>
      <w:r w:rsidR="00377404">
        <w:t xml:space="preserve"> como la suma potestad que por derecho divino se otorgó a los soberanos para decir derecho (</w:t>
      </w:r>
      <w:proofErr w:type="spellStart"/>
      <w:r w:rsidR="00377404">
        <w:rPr>
          <w:i/>
        </w:rPr>
        <w:t>ius</w:t>
      </w:r>
      <w:proofErr w:type="spellEnd"/>
      <w:r w:rsidR="00377404">
        <w:rPr>
          <w:i/>
        </w:rPr>
        <w:t xml:space="preserve"> </w:t>
      </w:r>
      <w:proofErr w:type="spellStart"/>
      <w:r w:rsidR="00377404">
        <w:rPr>
          <w:i/>
        </w:rPr>
        <w:t>dicere</w:t>
      </w:r>
      <w:proofErr w:type="spellEnd"/>
      <w:r w:rsidR="00377404">
        <w:t>) y establecer la equidad (</w:t>
      </w:r>
      <w:proofErr w:type="spellStart"/>
      <w:r w:rsidR="00377404">
        <w:rPr>
          <w:i/>
        </w:rPr>
        <w:t>aequitatem</w:t>
      </w:r>
      <w:proofErr w:type="spellEnd"/>
      <w:r w:rsidR="00377404">
        <w:rPr>
          <w:i/>
        </w:rPr>
        <w:t xml:space="preserve"> </w:t>
      </w:r>
      <w:proofErr w:type="spellStart"/>
      <w:r w:rsidR="00377404">
        <w:rPr>
          <w:i/>
        </w:rPr>
        <w:t>statuere</w:t>
      </w:r>
      <w:proofErr w:type="spellEnd"/>
      <w:r w:rsidR="003F7E85">
        <w:t>), es decir, para juzgar y dictar normas</w:t>
      </w:r>
      <w:r w:rsidR="00E73E05">
        <w:t xml:space="preserve"> comunes</w:t>
      </w:r>
      <w:r w:rsidR="003F7E85">
        <w:t>.</w:t>
      </w:r>
      <w:r w:rsidR="00377404">
        <w:rPr>
          <w:rStyle w:val="Refdenotaalpie"/>
        </w:rPr>
        <w:footnoteReference w:id="6"/>
      </w:r>
      <w:r w:rsidR="003F7E85">
        <w:t xml:space="preserve"> </w:t>
      </w:r>
      <w:bookmarkStart w:id="0" w:name="_GoBack"/>
      <w:bookmarkEnd w:id="0"/>
    </w:p>
    <w:sectPr w:rsidR="00DF2BAF" w:rsidRPr="00474F59">
      <w:pgSz w:w="12240" w:h="15840"/>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A628B6" w:rsidRDefault="00A628B6" w:rsidP="0009453C">
      <w:pPr>
        <w:spacing w:line="240" w:lineRule="auto"/>
      </w:pPr>
      <w:r>
        <w:separator/>
      </w:r>
    </w:p>
  </w:endnote>
  <w:endnote w:type="continuationSeparator" w:id="0">
    <w:p w:rsidR="00A628B6" w:rsidRDefault="00A628B6" w:rsidP="0009453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A628B6" w:rsidRDefault="00A628B6" w:rsidP="0009453C">
      <w:pPr>
        <w:spacing w:line="240" w:lineRule="auto"/>
      </w:pPr>
      <w:r>
        <w:separator/>
      </w:r>
    </w:p>
  </w:footnote>
  <w:footnote w:type="continuationSeparator" w:id="0">
    <w:p w:rsidR="00A628B6" w:rsidRDefault="00A628B6" w:rsidP="0009453C">
      <w:pPr>
        <w:spacing w:line="240" w:lineRule="auto"/>
      </w:pPr>
      <w:r>
        <w:continuationSeparator/>
      </w:r>
    </w:p>
  </w:footnote>
  <w:footnote w:id="1">
    <w:p w:rsidR="0009453C" w:rsidRPr="0009453C" w:rsidRDefault="0009453C">
      <w:pPr>
        <w:pStyle w:val="Textonotapie"/>
      </w:pPr>
      <w:r>
        <w:rPr>
          <w:rStyle w:val="Refdenotaalpie"/>
        </w:rPr>
        <w:footnoteRef/>
      </w:r>
      <w:r>
        <w:t xml:space="preserve"> Juan López de Cuéllar, </w:t>
      </w:r>
      <w:r>
        <w:rPr>
          <w:i/>
        </w:rPr>
        <w:t xml:space="preserve">Tratado </w:t>
      </w:r>
      <w:proofErr w:type="spellStart"/>
      <w:r>
        <w:rPr>
          <w:i/>
        </w:rPr>
        <w:t>iuridico-politico</w:t>
      </w:r>
      <w:proofErr w:type="spellEnd"/>
      <w:r>
        <w:rPr>
          <w:i/>
        </w:rPr>
        <w:t>: practica de indultos</w:t>
      </w:r>
      <w:r>
        <w:t xml:space="preserve"> (Pamplona: Martín Gregorio de Zabala, 1690), núm. 1-9. </w:t>
      </w:r>
    </w:p>
  </w:footnote>
  <w:footnote w:id="2">
    <w:p w:rsidR="00EB4BE4" w:rsidRDefault="00EB4BE4">
      <w:pPr>
        <w:pStyle w:val="Textonotapie"/>
      </w:pPr>
      <w:r>
        <w:rPr>
          <w:rStyle w:val="Refdenotaalpie"/>
        </w:rPr>
        <w:footnoteRef/>
      </w:r>
      <w:r>
        <w:t xml:space="preserve"> López de Cuéllar, núm. 14.</w:t>
      </w:r>
    </w:p>
  </w:footnote>
  <w:footnote w:id="3">
    <w:p w:rsidR="00642758" w:rsidRDefault="00642758" w:rsidP="00642758">
      <w:pPr>
        <w:pStyle w:val="Textonotapie"/>
      </w:pPr>
      <w:r>
        <w:rPr>
          <w:rStyle w:val="Refdenotaalpie"/>
        </w:rPr>
        <w:footnoteRef/>
      </w:r>
      <w:r>
        <w:t xml:space="preserve"> </w:t>
      </w:r>
      <w:r>
        <w:fldChar w:fldCharType="begin"/>
      </w:r>
      <w:r>
        <w:instrText xml:space="preserve"> ADDIN ZOTERO_ITEM CSL_CITATION {"citationID":"lwThZtrf","properties":{"formattedCitation":"Paolo Prodi, {\\i{}Una historia de la justicia: de la pluralidad de fueros al dualismo moderno entre conciencia y derecho}, trad. Luciano Padilla L\\uc0\\u243{}pez (Madrid: Katz Editores, 2008), 39.","plainCitation":"Paolo Prodi, Una historia de la justicia: de la pluralidad de fueros al dualismo moderno entre conciencia y derecho, trad. Luciano Padilla López (Madrid: Katz Editores, 2008), 39.","noteIndex":22},"citationItems":[{"id":3390,"uris":["http://zotero.org/users/163570/items/C54QSDGR"],"uri":["http://zotero.org/users/163570/items/C54QSDGR"],"itemData":{"id":3390,"type":"book","title":"Una historia de la justicia: de la pluralidad de fueros al dualismo moderno entre conciencia y derecho","publisher":"Katz Editores","publisher-place":"Madrid","number-of-pages":"461","source":"Google Books","event-place":"Madrid","abstract":"En este libro Paolo Prodi lleva a cabo un ambicioso y amplio estudio de uno de los pilares de la civilización occidental: la distinción entre normas jurídicas y normas morales, es decir, entre delito y pecado. El autor muestra cómo dicha distinción ha hecho posible la idea -característica de nuestra civilización- de una justicia basada en las libertades y en las garantías. Aun si se trata de un gran análisis histórico, el volumen también explora el presente. De hecho, la obra está motivada por la crisis que hoy afecta este equilibrio milenario debido al asalto de los fundamentalismos, a un exceso del derecho positivo que ha sustituido la ética en la regulación de la vida individual, y a problemas como la bioética o el medio ambiente, que exceden las codificaciones. Apoyado en una abundante y variada bibliografía, Prodi se remonta a la tradición judeocristiana y sostiene que ha sido el dualismo de \"fueros\" -el dualismo entre el poder espiritual y el poder temporal, entre la ley de Dios y la ley del hombre- el que permitió construir las identidades colectivas de patria y nación, y conciliarlas con los derechos del hombre. Y muestra cómo la actual crisis del derecho es sobre todo la crisis del pacto político que a lo largo de los siglos posibilitó el desarrollo del Estado de derecho, liberal y democrático, propio de Occidente. Un libro de inmensas enseñanzas y profunda visión. The American Historical Review, vol. 106, no 3","ISBN":"978-84-96859-31-9","shortTitle":"Una historia de la justicia","language":"es","author":[{"family":"Prodi","given":"Paolo"}],"translator":[{"family":"Padilla López","given":"Luciano"}],"issued":{"date-parts":[["2008"]]}},"locator":"39","label":"page"}],"schema":"https://github.com/citation-style-language/schema/raw/master/csl-citation.json"} </w:instrText>
      </w:r>
      <w:r>
        <w:fldChar w:fldCharType="separate"/>
      </w:r>
      <w:r w:rsidRPr="007C7C94">
        <w:rPr>
          <w:rFonts w:cs="Times New Roman"/>
          <w:szCs w:val="24"/>
        </w:rPr>
        <w:t xml:space="preserve">Paolo Prodi, </w:t>
      </w:r>
      <w:r w:rsidRPr="007C7C94">
        <w:rPr>
          <w:rFonts w:cs="Times New Roman"/>
          <w:i/>
          <w:iCs/>
          <w:szCs w:val="24"/>
        </w:rPr>
        <w:t>Una historia de la justicia: de la pluralidad de fueros al dualismo moderno entre conciencia y derecho</w:t>
      </w:r>
      <w:r w:rsidRPr="007C7C94">
        <w:rPr>
          <w:rFonts w:cs="Times New Roman"/>
          <w:szCs w:val="24"/>
        </w:rPr>
        <w:t xml:space="preserve">, trad. Luciano Padilla López (Madrid: </w:t>
      </w:r>
      <w:proofErr w:type="spellStart"/>
      <w:r w:rsidRPr="007C7C94">
        <w:rPr>
          <w:rFonts w:cs="Times New Roman"/>
          <w:szCs w:val="24"/>
        </w:rPr>
        <w:t>Katz</w:t>
      </w:r>
      <w:proofErr w:type="spellEnd"/>
      <w:r w:rsidRPr="007C7C94">
        <w:rPr>
          <w:rFonts w:cs="Times New Roman"/>
          <w:szCs w:val="24"/>
        </w:rPr>
        <w:t xml:space="preserve"> Editores, 2008), 39.</w:t>
      </w:r>
      <w:r>
        <w:fldChar w:fldCharType="end"/>
      </w:r>
    </w:p>
  </w:footnote>
  <w:footnote w:id="4">
    <w:p w:rsidR="00642758" w:rsidRDefault="00642758" w:rsidP="00642758">
      <w:pPr>
        <w:pStyle w:val="Textonotapie"/>
      </w:pPr>
      <w:r>
        <w:rPr>
          <w:rStyle w:val="Refdenotaalpie"/>
        </w:rPr>
        <w:footnoteRef/>
      </w:r>
      <w:r>
        <w:t xml:space="preserve"> </w:t>
      </w:r>
      <w:r>
        <w:fldChar w:fldCharType="begin"/>
      </w:r>
      <w:r>
        <w:instrText xml:space="preserve"> ADDIN ZOTERO_ITEM CSL_CITATION {"citationID":"8RXydneD","properties":{"formattedCitation":"Carlos Garriga Acosta, \\uc0\\u8220{}Justicia animada: dispositivos de la justicia en la monarqu\\uc0\\u237{}a cat\\uc0\\u243{}lica\\uc0\\u8221{}, en {\\i{}De justicia de jueces a justicia de leyes: hacia la Espa\\uc0\\u241{}a de 1870}, ed. Marta Lorente Sari\\uc0\\u241{}ena, Cuadernos de derecho judicial, VI\\uc0\\u8211{}2006 (Madrid: Consejo General del Poder Judicial, 2007), 99.","plainCitation":"Carlos Garriga Acosta, “Justicia animada: dispositivos de la justicia en la monarquía católica”, en De justicia de jueces a justicia de leyes: hacia la España de 1870, ed. Marta Lorente Sariñena, Cuadernos de derecho judicial, VI–2006 (Madrid: Consejo General del Poder Judicial, 2007), 99.","noteIndex":23},"citationItems":[{"id":8215,"uris":["http://zotero.org/users/163570/items/7K7GNDCS"],"uri":["http://zotero.org/users/163570/items/7K7GNDCS"],"itemData":{"id":8215,"type":"chapter","title":"Justicia animada: dispositivos de la justicia en la monarquía católica","container-title":"De justicia de jueces a justicia de leyes: hacia la España de 1870","collection-title":"Cuadernos de derecho judicial","collection-number":"VI-2006","publisher":"Consejo General del Poder Judicial","publisher-place":"Madrid","page":"61-104","source":"Gemeinsamer Bibliotheksverbund ISBN","event-place":"Madrid","ISBN":"978-84-96518-98-8","note":"OCLC: 826604039","shortTitle":"Justicia animada","language":"spa","editor":[{"family":"Lorente Sariñena","given":"Marta"}],"author":[{"family":"Garriga Acosta","given":"Carlos"}],"issued":{"date-parts":[["2007"]]}},"locator":"99","label":"page"}],"schema":"https://github.com/citation-style-language/schema/raw/master/csl-citation.json"} </w:instrText>
      </w:r>
      <w:r>
        <w:fldChar w:fldCharType="separate"/>
      </w:r>
      <w:r w:rsidRPr="00722CBD">
        <w:rPr>
          <w:rFonts w:cs="Times New Roman"/>
          <w:szCs w:val="24"/>
        </w:rPr>
        <w:t xml:space="preserve">Carlos Garriga Acosta, “Justicia animada: dispositivos de la justicia en la monarquía católica”, en </w:t>
      </w:r>
      <w:r w:rsidRPr="00722CBD">
        <w:rPr>
          <w:rFonts w:cs="Times New Roman"/>
          <w:i/>
          <w:iCs/>
          <w:szCs w:val="24"/>
        </w:rPr>
        <w:t>De justicia de jueces a justicia de leyes: hacia la España de 1870</w:t>
      </w:r>
      <w:r w:rsidRPr="00722CBD">
        <w:rPr>
          <w:rFonts w:cs="Times New Roman"/>
          <w:szCs w:val="24"/>
        </w:rPr>
        <w:t xml:space="preserve">, ed. Marta Lorente </w:t>
      </w:r>
      <w:proofErr w:type="spellStart"/>
      <w:r w:rsidRPr="00722CBD">
        <w:rPr>
          <w:rFonts w:cs="Times New Roman"/>
          <w:szCs w:val="24"/>
        </w:rPr>
        <w:t>Sariñena</w:t>
      </w:r>
      <w:proofErr w:type="spellEnd"/>
      <w:r w:rsidRPr="00722CBD">
        <w:rPr>
          <w:rFonts w:cs="Times New Roman"/>
          <w:szCs w:val="24"/>
        </w:rPr>
        <w:t>, Cuadernos de derecho judicial, VI–2006 (Madrid: Consejo General del Poder Judicial, 2007), 99.</w:t>
      </w:r>
      <w:r>
        <w:fldChar w:fldCharType="end"/>
      </w:r>
    </w:p>
  </w:footnote>
  <w:footnote w:id="5">
    <w:p w:rsidR="00642758" w:rsidRDefault="00642758" w:rsidP="00642758">
      <w:pPr>
        <w:pStyle w:val="Textonotapie"/>
      </w:pPr>
      <w:r>
        <w:rPr>
          <w:rStyle w:val="Refdenotaalpie"/>
        </w:rPr>
        <w:footnoteRef/>
      </w:r>
      <w:r>
        <w:t xml:space="preserve"> </w:t>
      </w:r>
      <w:r>
        <w:fldChar w:fldCharType="begin"/>
      </w:r>
      <w:r>
        <w:instrText xml:space="preserve"> ADDIN ZOTERO_ITEM CSL_CITATION {"citationID":"70s3Od4v","properties":{"formattedCitation":"Pedro Ruiz Torres, \\uc0\\u8220{}Los l\\uc0\\u237{}mites del reformismo del siglo XVIII en Espa\\uc0\\u241{}a\\uc0\\u8221{}, en {\\i{}El nacimiento y la construcci\\uc0\\u243{}n del estado moderno: homenaje a Jaume Vicens Vives}, ed. Joaquim Albareda Salvad\\uc0\\u243{} y Marici\\uc0\\u243{} Janu\\uc0\\u233{} i Miret, Hist\\uc0\\u242{}ria (Valencia: Universitat de Val\\uc0\\u232{}ncia, 2011), 130.","plainCitation":"Pedro Ruiz Torres, “Los límites del reformismo del siglo XVIII en España”, en El nacimiento y la construcción del estado moderno: homenaje a Jaume Vicens Vives, ed. Joaquim Albareda Salvadó y Marició Janué i Miret, Història (Valencia: Universitat de València, 2011), 130.","noteIndex":24},"citationItems":[{"id":8212,"uris":["http://zotero.org/users/163570/items/HGHKVEF9"],"uri":["http://zotero.org/users/163570/items/HGHKVEF9"],"itemData":{"id":8212,"type":"chapter","title":"Los límites del reformismo del siglo XVIII en España","container-title":"El nacimiento y la construcción del estado moderno: homenaje a Jaume Vicens Vives","collection-title":"Història","publisher":"Universitat de València","publisher-place":"Valencia","page":"111-150","source":"Library of Congress ISBN","event-place":"Valencia","ISBN":"978-84-370-8234-9","call-number":"D247 .I57 2011","editor":[{"family":"Albareda Salvadó","given":"Joaquim"},{"family":"Janué i Miret","given":"Marició"}],"author":[{"family":"Ruiz Torres","given":"Pedro"}],"issued":{"date-parts":[["2011"]]}},"locator":"130","label":"page"}],"schema":"https://github.com/citation-style-language/schema/raw/master/csl-citation.json"} </w:instrText>
      </w:r>
      <w:r>
        <w:fldChar w:fldCharType="separate"/>
      </w:r>
      <w:r w:rsidRPr="00722CBD">
        <w:rPr>
          <w:rFonts w:cs="Times New Roman"/>
          <w:szCs w:val="24"/>
        </w:rPr>
        <w:t xml:space="preserve">Pedro Ruiz Torres, “Los límites del reformismo del siglo XVIII en España”, en </w:t>
      </w:r>
      <w:r w:rsidRPr="00722CBD">
        <w:rPr>
          <w:rFonts w:cs="Times New Roman"/>
          <w:i/>
          <w:iCs/>
          <w:szCs w:val="24"/>
        </w:rPr>
        <w:t xml:space="preserve">El nacimiento y la construcción del estado moderno: homenaje a Jaume </w:t>
      </w:r>
      <w:proofErr w:type="spellStart"/>
      <w:r w:rsidRPr="00722CBD">
        <w:rPr>
          <w:rFonts w:cs="Times New Roman"/>
          <w:i/>
          <w:iCs/>
          <w:szCs w:val="24"/>
        </w:rPr>
        <w:t>Vicens</w:t>
      </w:r>
      <w:proofErr w:type="spellEnd"/>
      <w:r w:rsidRPr="00722CBD">
        <w:rPr>
          <w:rFonts w:cs="Times New Roman"/>
          <w:i/>
          <w:iCs/>
          <w:szCs w:val="24"/>
        </w:rPr>
        <w:t xml:space="preserve"> Vives</w:t>
      </w:r>
      <w:r w:rsidRPr="00722CBD">
        <w:rPr>
          <w:rFonts w:cs="Times New Roman"/>
          <w:szCs w:val="24"/>
        </w:rPr>
        <w:t xml:space="preserve">, ed. Joaquim </w:t>
      </w:r>
      <w:proofErr w:type="spellStart"/>
      <w:r w:rsidRPr="00722CBD">
        <w:rPr>
          <w:rFonts w:cs="Times New Roman"/>
          <w:szCs w:val="24"/>
        </w:rPr>
        <w:t>Albareda</w:t>
      </w:r>
      <w:proofErr w:type="spellEnd"/>
      <w:r w:rsidRPr="00722CBD">
        <w:rPr>
          <w:rFonts w:cs="Times New Roman"/>
          <w:szCs w:val="24"/>
        </w:rPr>
        <w:t xml:space="preserve"> </w:t>
      </w:r>
      <w:proofErr w:type="spellStart"/>
      <w:r w:rsidRPr="00722CBD">
        <w:rPr>
          <w:rFonts w:cs="Times New Roman"/>
          <w:szCs w:val="24"/>
        </w:rPr>
        <w:t>Salvadó</w:t>
      </w:r>
      <w:proofErr w:type="spellEnd"/>
      <w:r w:rsidRPr="00722CBD">
        <w:rPr>
          <w:rFonts w:cs="Times New Roman"/>
          <w:szCs w:val="24"/>
        </w:rPr>
        <w:t xml:space="preserve"> y </w:t>
      </w:r>
      <w:proofErr w:type="spellStart"/>
      <w:r w:rsidRPr="00722CBD">
        <w:rPr>
          <w:rFonts w:cs="Times New Roman"/>
          <w:szCs w:val="24"/>
        </w:rPr>
        <w:t>Marició</w:t>
      </w:r>
      <w:proofErr w:type="spellEnd"/>
      <w:r w:rsidRPr="00722CBD">
        <w:rPr>
          <w:rFonts w:cs="Times New Roman"/>
          <w:szCs w:val="24"/>
        </w:rPr>
        <w:t xml:space="preserve"> </w:t>
      </w:r>
      <w:proofErr w:type="spellStart"/>
      <w:r w:rsidRPr="00722CBD">
        <w:rPr>
          <w:rFonts w:cs="Times New Roman"/>
          <w:szCs w:val="24"/>
        </w:rPr>
        <w:t>Janué</w:t>
      </w:r>
      <w:proofErr w:type="spellEnd"/>
      <w:r w:rsidRPr="00722CBD">
        <w:rPr>
          <w:rFonts w:cs="Times New Roman"/>
          <w:szCs w:val="24"/>
        </w:rPr>
        <w:t xml:space="preserve"> i </w:t>
      </w:r>
      <w:proofErr w:type="spellStart"/>
      <w:r w:rsidRPr="00722CBD">
        <w:rPr>
          <w:rFonts w:cs="Times New Roman"/>
          <w:szCs w:val="24"/>
        </w:rPr>
        <w:t>Miret</w:t>
      </w:r>
      <w:proofErr w:type="spellEnd"/>
      <w:r w:rsidRPr="00722CBD">
        <w:rPr>
          <w:rFonts w:cs="Times New Roman"/>
          <w:szCs w:val="24"/>
        </w:rPr>
        <w:t xml:space="preserve">, </w:t>
      </w:r>
      <w:proofErr w:type="spellStart"/>
      <w:r w:rsidRPr="00722CBD">
        <w:rPr>
          <w:rFonts w:cs="Times New Roman"/>
          <w:szCs w:val="24"/>
        </w:rPr>
        <w:t>Història</w:t>
      </w:r>
      <w:proofErr w:type="spellEnd"/>
      <w:r w:rsidRPr="00722CBD">
        <w:rPr>
          <w:rFonts w:cs="Times New Roman"/>
          <w:szCs w:val="24"/>
        </w:rPr>
        <w:t xml:space="preserve"> (Valencia: </w:t>
      </w:r>
      <w:proofErr w:type="spellStart"/>
      <w:r w:rsidRPr="00722CBD">
        <w:rPr>
          <w:rFonts w:cs="Times New Roman"/>
          <w:szCs w:val="24"/>
        </w:rPr>
        <w:t>Universitat</w:t>
      </w:r>
      <w:proofErr w:type="spellEnd"/>
      <w:r w:rsidRPr="00722CBD">
        <w:rPr>
          <w:rFonts w:cs="Times New Roman"/>
          <w:szCs w:val="24"/>
        </w:rPr>
        <w:t xml:space="preserve"> de </w:t>
      </w:r>
      <w:proofErr w:type="spellStart"/>
      <w:r w:rsidRPr="00722CBD">
        <w:rPr>
          <w:rFonts w:cs="Times New Roman"/>
          <w:szCs w:val="24"/>
        </w:rPr>
        <w:t>València</w:t>
      </w:r>
      <w:proofErr w:type="spellEnd"/>
      <w:r w:rsidRPr="00722CBD">
        <w:rPr>
          <w:rFonts w:cs="Times New Roman"/>
          <w:szCs w:val="24"/>
        </w:rPr>
        <w:t>, 2011), 130.</w:t>
      </w:r>
      <w:r>
        <w:fldChar w:fldCharType="end"/>
      </w:r>
    </w:p>
  </w:footnote>
  <w:footnote w:id="6">
    <w:p w:rsidR="00377404" w:rsidRDefault="00377404">
      <w:pPr>
        <w:pStyle w:val="Textonotapie"/>
      </w:pPr>
      <w:r>
        <w:rPr>
          <w:rStyle w:val="Refdenotaalpie"/>
        </w:rPr>
        <w:footnoteRef/>
      </w:r>
      <w:r>
        <w:t xml:space="preserve"> </w:t>
      </w:r>
      <w:r>
        <w:fldChar w:fldCharType="begin"/>
      </w:r>
      <w:r w:rsidR="003F7E85">
        <w:instrText xml:space="preserve"> ADDIN ZOTERO_ITEM CSL_CITATION {"citationID":"crP1e7s9","properties":{"formattedCitation":"\\uldash{Jes\\uc0\\u250{}s Vallejo, \\uc0\\u8220{}El pr\\uc0\\u237{}ncipe ante el derecho en la cultura del \\uc0\\u8216{}ius commune\\uc0\\u8217{}\\uc0\\u8221{}, en {\\i{}Manual de Historia del Derecho}, ed. Marta Lorente Sari\\uc0\\u241{}ena y Jes\\uc0\\u250{}s Vallejo (Valencia: Tirant lo Blanch, 2012), 153\\uc0\\u8211{}55.}","plainCitation":"Jesús Vallejo, “El príncipe ante el derecho en la cultura del ‘ius commune’”, en Manual de Historia del Derecho, ed. Marta Lorente Sariñena y Jesús Vallejo (Valencia: Tirant lo Blanch, 2012), 153–55.","noteIndex":6},"citationItems":[{"id":7790,"uris":["http://zotero.org/users/163570/items/D3LIG28Z"],"uri":["http://zotero.org/users/163570/items/D3LIG28Z"],"itemData":{"id":7790,"type":"chapter","title":"El príncipe ante el derecho en la cultura del 'ius commune'","container-title":"Manual de Historia del Derecho","publisher":"Tirant lo Blanch","publisher-place":"Valencia","page":"141-178","source":"Open WorldCat","event-place":"Valencia","ISBN":"978-84-9033-231-3","note":"OCLC: 929705285","language":"Spanish","editor":[{"family":"Lorente Sariñena","given":"Marta"},{"family":"Vallejo","given":"Jesús"}],"author":[{"family":"Vallejo","given":"Jesús"}],"issued":{"date-parts":[["2012"]]},"accessed":{"date-parts":[["2017",11,25]]}},"locator":"153-155","label":"page"}],"schema":"https://github.com/citation-style-language/schema/raw/master/csl-citation.json"} </w:instrText>
      </w:r>
      <w:r>
        <w:fldChar w:fldCharType="separate"/>
      </w:r>
      <w:r w:rsidR="003F7E85" w:rsidRPr="003F7E85">
        <w:rPr>
          <w:rFonts w:cs="Times New Roman"/>
          <w:szCs w:val="24"/>
          <w:u w:val="dash"/>
        </w:rPr>
        <w:t>Jesús Vallejo, “El príncipe ante el derecho en la cultura del ‘</w:t>
      </w:r>
      <w:proofErr w:type="spellStart"/>
      <w:r w:rsidR="003F7E85" w:rsidRPr="003F7E85">
        <w:rPr>
          <w:rFonts w:cs="Times New Roman"/>
          <w:szCs w:val="24"/>
          <w:u w:val="dash"/>
        </w:rPr>
        <w:t>ius</w:t>
      </w:r>
      <w:proofErr w:type="spellEnd"/>
      <w:r w:rsidR="003F7E85" w:rsidRPr="003F7E85">
        <w:rPr>
          <w:rFonts w:cs="Times New Roman"/>
          <w:szCs w:val="24"/>
          <w:u w:val="dash"/>
        </w:rPr>
        <w:t xml:space="preserve"> </w:t>
      </w:r>
      <w:proofErr w:type="spellStart"/>
      <w:r w:rsidR="003F7E85" w:rsidRPr="003F7E85">
        <w:rPr>
          <w:rFonts w:cs="Times New Roman"/>
          <w:szCs w:val="24"/>
          <w:u w:val="dash"/>
        </w:rPr>
        <w:t>commune</w:t>
      </w:r>
      <w:proofErr w:type="spellEnd"/>
      <w:r w:rsidR="003F7E85" w:rsidRPr="003F7E85">
        <w:rPr>
          <w:rFonts w:cs="Times New Roman"/>
          <w:szCs w:val="24"/>
          <w:u w:val="dash"/>
        </w:rPr>
        <w:t xml:space="preserve">’”, en </w:t>
      </w:r>
      <w:r w:rsidR="003F7E85" w:rsidRPr="003F7E85">
        <w:rPr>
          <w:rFonts w:cs="Times New Roman"/>
          <w:i/>
          <w:iCs/>
          <w:szCs w:val="24"/>
          <w:u w:val="dash"/>
        </w:rPr>
        <w:t>Manual de Historia del Derecho</w:t>
      </w:r>
      <w:r w:rsidR="003F7E85" w:rsidRPr="003F7E85">
        <w:rPr>
          <w:rFonts w:cs="Times New Roman"/>
          <w:szCs w:val="24"/>
          <w:u w:val="dash"/>
        </w:rPr>
        <w:t xml:space="preserve">, ed. Marta Lorente </w:t>
      </w:r>
      <w:proofErr w:type="spellStart"/>
      <w:r w:rsidR="003F7E85" w:rsidRPr="003F7E85">
        <w:rPr>
          <w:rFonts w:cs="Times New Roman"/>
          <w:szCs w:val="24"/>
          <w:u w:val="dash"/>
        </w:rPr>
        <w:t>Sariñena</w:t>
      </w:r>
      <w:proofErr w:type="spellEnd"/>
      <w:r w:rsidR="003F7E85" w:rsidRPr="003F7E85">
        <w:rPr>
          <w:rFonts w:cs="Times New Roman"/>
          <w:szCs w:val="24"/>
          <w:u w:val="dash"/>
        </w:rPr>
        <w:t xml:space="preserve"> y Jesús Vallejo (Valencia: Tirant lo Blanch, 2012), 153–55.</w:t>
      </w:r>
      <w:r>
        <w:fldChar w:fldCharType="end"/>
      </w:r>
      <w:r w:rsidR="003F7E85">
        <w:t xml:space="preserve"> </w:t>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C6578"/>
    <w:rsid w:val="0009453C"/>
    <w:rsid w:val="002D49F0"/>
    <w:rsid w:val="00377404"/>
    <w:rsid w:val="003F7E85"/>
    <w:rsid w:val="0042617C"/>
    <w:rsid w:val="00432FBA"/>
    <w:rsid w:val="00464785"/>
    <w:rsid w:val="00474F59"/>
    <w:rsid w:val="005636B2"/>
    <w:rsid w:val="00587E51"/>
    <w:rsid w:val="00642758"/>
    <w:rsid w:val="00674651"/>
    <w:rsid w:val="006F51CC"/>
    <w:rsid w:val="009002A6"/>
    <w:rsid w:val="00967F83"/>
    <w:rsid w:val="00A261FE"/>
    <w:rsid w:val="00A628B6"/>
    <w:rsid w:val="00CD4A8A"/>
    <w:rsid w:val="00D06DAB"/>
    <w:rsid w:val="00DF2BAF"/>
    <w:rsid w:val="00E02848"/>
    <w:rsid w:val="00E6387D"/>
    <w:rsid w:val="00E73E05"/>
    <w:rsid w:val="00EB4BE4"/>
    <w:rsid w:val="00EC6578"/>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01D86E-75FA-48EF-81DA-6217BCBBA9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line="480" w:lineRule="auto"/>
        <w:ind w:firstLine="567"/>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notapie">
    <w:name w:val="footnote text"/>
    <w:basedOn w:val="Normal"/>
    <w:link w:val="TextonotapieCar"/>
    <w:uiPriority w:val="99"/>
    <w:unhideWhenUsed/>
    <w:rsid w:val="00967F83"/>
    <w:pPr>
      <w:spacing w:line="240" w:lineRule="auto"/>
      <w:ind w:firstLine="0"/>
    </w:pPr>
    <w:rPr>
      <w:rFonts w:ascii="Times New Roman" w:hAnsi="Times New Roman"/>
      <w:sz w:val="20"/>
      <w:szCs w:val="20"/>
    </w:rPr>
  </w:style>
  <w:style w:type="character" w:customStyle="1" w:styleId="TextonotapieCar">
    <w:name w:val="Texto nota pie Car"/>
    <w:basedOn w:val="Fuentedeprrafopredeter"/>
    <w:link w:val="Textonotapie"/>
    <w:uiPriority w:val="99"/>
    <w:rsid w:val="00967F83"/>
    <w:rPr>
      <w:rFonts w:ascii="Times New Roman" w:hAnsi="Times New Roman"/>
      <w:sz w:val="20"/>
      <w:szCs w:val="20"/>
    </w:rPr>
  </w:style>
  <w:style w:type="character" w:styleId="Refdenotaalpie">
    <w:name w:val="footnote reference"/>
    <w:basedOn w:val="Fuentedeprrafopredeter"/>
    <w:uiPriority w:val="99"/>
    <w:semiHidden/>
    <w:unhideWhenUsed/>
    <w:rsid w:val="0009453C"/>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file>

<file path=customXml/itemProps1.xml><?xml version="1.0" encoding="utf-8"?>
<ds:datastoreItem xmlns:ds="http://schemas.openxmlformats.org/officeDocument/2006/customXml" ds:itemID="{5E664924-AAE0-4A37-9F52-A50EE24351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4</TotalTime>
  <Pages>2</Pages>
  <Words>573</Words>
  <Characters>3209</Characters>
  <Application>Microsoft Office Word</Application>
  <DocSecurity>0</DocSecurity>
  <Lines>40</Lines>
  <Paragraphs>2</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78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ro melo</dc:creator>
  <cp:keywords/>
  <dc:description/>
  <cp:lastModifiedBy>jairo melo</cp:lastModifiedBy>
  <cp:revision>10</cp:revision>
  <dcterms:created xsi:type="dcterms:W3CDTF">2018-06-04T23:13:00Z</dcterms:created>
  <dcterms:modified xsi:type="dcterms:W3CDTF">2018-06-05T0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DB7NjOyF"/&gt;&lt;style id="http://www.zotero.org/styles/chicago-fullnote-bibliography" locale="es-MX" hasBibliography="1" bibliographyStyleHasBeenSet="0"/&gt;&lt;prefs&gt;&lt;pref name="noteType" value="1"/&gt;&lt;pref</vt:lpwstr>
  </property>
  <property fmtid="{D5CDD505-2E9C-101B-9397-08002B2CF9AE}" pid="3" name="ZOTERO_PREF_2">
    <vt:lpwstr> name="fieldType" value="Field"/&gt;&lt;pref name="delayCitationUpdates" value="true"/&gt;&lt;/prefs&gt;&lt;/data&gt;</vt:lpwstr>
  </property>
</Properties>
</file>